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B03BED" w14:textId="77777777" w:rsidR="009B2D80" w:rsidRDefault="00000000">
      <w:pPr>
        <w:pStyle w:val="Ttulo"/>
      </w:pPr>
      <w:r>
        <w:t>Título</w:t>
      </w:r>
      <w:r>
        <w:rPr>
          <w:spacing w:val="-6"/>
        </w:rPr>
        <w:t xml:space="preserve"> </w:t>
      </w:r>
      <w:r>
        <w:t>del</w:t>
      </w:r>
      <w:r>
        <w:rPr>
          <w:spacing w:val="-5"/>
        </w:rPr>
        <w:t xml:space="preserve"> </w:t>
      </w:r>
      <w:r>
        <w:t>Proyecto</w:t>
      </w:r>
    </w:p>
    <w:p w14:paraId="6DF7EFC7" w14:textId="77777777"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000000">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000000">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000000">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5919C712" w14:textId="6A75965B" w:rsidR="004F1EA0" w:rsidRDefault="00576658" w:rsidP="009C09CC">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B33D7">
        <w:t xml:space="preserve">sobre la predicción </w:t>
      </w:r>
      <w:r w:rsidR="008D19D3">
        <w:t xml:space="preserve">de </w:t>
      </w:r>
      <w:r w:rsidR="000875C4">
        <w:t>tiempos de</w:t>
      </w:r>
      <w:r w:rsidR="008D19D3">
        <w:t xml:space="preserve"> entrega </w:t>
      </w:r>
      <w:r w:rsidR="005A1EC4">
        <w:t xml:space="preserve">de piezas fundamentales </w:t>
      </w:r>
      <w:r w:rsidR="00E716C5">
        <w:t xml:space="preserve">en la industria </w:t>
      </w:r>
      <w:r w:rsidR="000875C4">
        <w:t>aeronáutica</w:t>
      </w:r>
      <w:r w:rsidR="000477B1">
        <w:t xml:space="preserve">, siendo relevante en el contexto </w:t>
      </w:r>
      <w:r w:rsidR="00C3532A">
        <w:t>de ensambles de motores de aviones.</w:t>
      </w:r>
      <w:r w:rsidR="00C206F7">
        <w:t xml:space="preserve"> La capacidad </w:t>
      </w:r>
      <w:r w:rsidR="00EB28F7">
        <w:t xml:space="preserve">de predecir con precisión </w:t>
      </w:r>
      <w:r w:rsidR="00A9273C">
        <w:t xml:space="preserve">la disponibilidad </w:t>
      </w:r>
      <w:r w:rsidR="00C10167">
        <w:t>de piezas es fundamental</w:t>
      </w:r>
      <w:r w:rsidR="007765A2">
        <w:t>, para asegurar operaciones de ensamble ininterrumpidas</w:t>
      </w:r>
      <w:r w:rsidR="005138EF">
        <w:t xml:space="preserve">, el reto </w:t>
      </w:r>
      <w:r w:rsidR="007635DF">
        <w:t xml:space="preserve">principal </w:t>
      </w:r>
      <w:r w:rsidR="00694BD1">
        <w:t>de este</w:t>
      </w:r>
      <w:r w:rsidR="007635DF">
        <w:t xml:space="preserve"> proyecto radica en la dependencia total de las fechas de entrega </w:t>
      </w:r>
      <w:r w:rsidR="00FE5667">
        <w:t xml:space="preserve">prometidas por los proveedores </w:t>
      </w:r>
      <w:r w:rsidR="00490DE7">
        <w:t>lo cual son a menudo inexactas</w:t>
      </w:r>
      <w:r w:rsidR="00E77C54">
        <w:t>.</w:t>
      </w:r>
      <w:r w:rsidR="005B6FE8">
        <w:t xml:space="preserve"> A un que</w:t>
      </w:r>
      <w:r w:rsidR="00694BD1">
        <w:t xml:space="preserve"> las fechas inicialmente pueden funcionar </w:t>
      </w:r>
      <w:r w:rsidR="00F47F36">
        <w:t>como una guía de</w:t>
      </w:r>
      <w:r w:rsidR="00E61573">
        <w:t xml:space="preserve"> la fecha de </w:t>
      </w:r>
      <w:r w:rsidR="000E1C11">
        <w:t>entrega, la</w:t>
      </w:r>
      <w:r w:rsidR="00B51A52">
        <w:t xml:space="preserve"> utilidad disminuye drásticamente </w:t>
      </w:r>
      <w:r w:rsidR="00C0346C">
        <w:t>si las entregas se realizan después o antes de lo esperado.</w:t>
      </w:r>
    </w:p>
    <w:p w14:paraId="78AD7348" w14:textId="77777777" w:rsidR="00960CFD" w:rsidRDefault="00960CFD" w:rsidP="009C09CC">
      <w:pPr>
        <w:pStyle w:val="Textoindependiente"/>
        <w:spacing w:line="276" w:lineRule="auto"/>
        <w:ind w:left="820" w:right="162"/>
        <w:jc w:val="both"/>
      </w:pPr>
    </w:p>
    <w:p w14:paraId="14449A05" w14:textId="58A5B32B" w:rsidR="00960CFD" w:rsidRDefault="00960CFD" w:rsidP="009C09CC">
      <w:pPr>
        <w:pStyle w:val="Textoindependiente"/>
        <w:spacing w:line="276" w:lineRule="auto"/>
        <w:ind w:left="820" w:right="162"/>
        <w:jc w:val="both"/>
      </w:pPr>
      <w:r>
        <w:t>Para abordar este problema</w:t>
      </w:r>
      <w:r w:rsidR="00170731">
        <w:t xml:space="preserve"> </w:t>
      </w:r>
      <w:r w:rsidR="00D65812">
        <w:t>de tiempos de entrega de materia prima</w:t>
      </w:r>
      <w:r>
        <w:t xml:space="preserve"> el </w:t>
      </w:r>
      <w:r w:rsidR="00642956">
        <w:t xml:space="preserve">documento </w:t>
      </w:r>
      <w:r w:rsidR="000F0195">
        <w:t>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0B4BDF">
        <w:t xml:space="preserve"> y así mismo </w:t>
      </w:r>
      <w:r w:rsidR="00753C4F">
        <w:t xml:space="preserve">tiene </w:t>
      </w:r>
      <w:r w:rsidR="004738D2">
        <w:t>en cuenta</w:t>
      </w:r>
      <w:r w:rsidR="00753C4F">
        <w:t xml:space="preserve"> variables como las cantidades de compra , costos</w:t>
      </w:r>
      <w:r w:rsidR="007157B2">
        <w:t xml:space="preserve">, categoría </w:t>
      </w:r>
      <w:r w:rsidR="004738D2">
        <w:t>de</w:t>
      </w:r>
      <w:r w:rsidR="007157B2">
        <w:t xml:space="preserve"> producto </w:t>
      </w:r>
      <w:r w:rsidR="009E5215">
        <w:t>fechas de entrega proveedor</w:t>
      </w:r>
      <w:r w:rsidR="00B166B6">
        <w:t>, permitiendo obtener una visión mas clara del alcance del proyecto.</w:t>
      </w:r>
    </w:p>
    <w:p w14:paraId="4FD2425C" w14:textId="77777777" w:rsidR="009C09CC" w:rsidRDefault="009C09CC" w:rsidP="00B166B6">
      <w:pPr>
        <w:pStyle w:val="Textoindependiente"/>
        <w:spacing w:line="276" w:lineRule="auto"/>
        <w:ind w:right="162"/>
        <w:jc w:val="both"/>
      </w:pPr>
    </w:p>
    <w:p w14:paraId="504890D2" w14:textId="33A21116" w:rsidR="009C09CC" w:rsidRDefault="009C09CC" w:rsidP="009C09CC">
      <w:pPr>
        <w:pStyle w:val="Textoindependiente"/>
        <w:spacing w:line="276" w:lineRule="auto"/>
        <w:ind w:left="820" w:right="162"/>
        <w:jc w:val="both"/>
      </w:pPr>
      <w:r>
        <w:t xml:space="preserve">Steinberg et al. (2023) proponen un modelo de machine </w:t>
      </w:r>
      <w:proofErr w:type="spellStart"/>
      <w:r>
        <w:t>learning</w:t>
      </w:r>
      <w:proofErr w:type="spellEnd"/>
      <w:r>
        <w:t xml:space="preserve"> para predecir retrasos en la entrega de productos en entornos de manufactura de baja cantidad y alta variedad. Utilizando un enfoque de regresión, lograron predecir el grado de retraso en días calendario, lo que proporciona información crítica para tomar decisiones en fases tempranas del proceso de compra. Este estudio es altamente pertinente, ya que también aborda la predicción de retrasos en entornos industriales complejos y ofrece una solución adaptada a escenarios donde los productos son altamente personalizados​</w:t>
      </w:r>
      <w:r w:rsidR="00103800">
        <w:t xml:space="preserve"> </w:t>
      </w:r>
      <w:r w:rsidR="00103800">
        <w:fldChar w:fldCharType="begin"/>
      </w:r>
      <w:r w:rsidR="00103800">
        <w:instrText xml:space="preserve"> ADDIN ZOTERO_ITEM CSL_CITATION {"citationID":"Y98tbF7F","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103800">
        <w:fldChar w:fldCharType="separate"/>
      </w:r>
      <w:r w:rsidR="00103800" w:rsidRPr="00103800">
        <w:t>[2]</w:t>
      </w:r>
      <w:r w:rsidR="00103800">
        <w:fldChar w:fldCharType="end"/>
      </w:r>
      <w:r w:rsidR="00103800">
        <w:t>.</w:t>
      </w:r>
    </w:p>
    <w:p w14:paraId="0AE8BA7C" w14:textId="77777777" w:rsidR="009C09CC" w:rsidRDefault="009C09CC" w:rsidP="009C09CC">
      <w:pPr>
        <w:pStyle w:val="Textoindependiente"/>
        <w:spacing w:line="276" w:lineRule="auto"/>
        <w:ind w:left="820" w:right="162"/>
        <w:jc w:val="both"/>
      </w:pPr>
    </w:p>
    <w:p w14:paraId="1D46D3A2" w14:textId="3480E5B8" w:rsidR="009C09CC" w:rsidRDefault="009C09CC" w:rsidP="009C09CC">
      <w:pPr>
        <w:pStyle w:val="Textoindependiente"/>
        <w:spacing w:line="276" w:lineRule="auto"/>
        <w:ind w:left="820" w:right="162"/>
        <w:jc w:val="both"/>
      </w:pPr>
      <w:r>
        <w:t xml:space="preserve">Zhou et al. (2023) introducen un transformador gráfico inductivo (IGT) para la </w:t>
      </w:r>
      <w:r>
        <w:lastRenderedPageBreak/>
        <w:t>estimación de tiempos de entrega en grandes plataformas de comercio electrónico. Aunque se enfoca en la entrega de paquetes en el sector minorista, el uso de redes neuronales gráficas para capturar relaciones semánticas complejas entre múltiples características de los pedidos es de gran relevancia para este proyecto. El IGT podría ser adaptado para predecir tiempos de entrega en la cadena de suministro de materias primas, aprovechando su capacidad para manejar grandes volúmenes de datos y múltiples variables interrelacionadas​</w:t>
      </w:r>
      <w:r w:rsidR="00103800">
        <w:t xml:space="preserve"> </w:t>
      </w:r>
      <w:r w:rsidR="00103800">
        <w:fldChar w:fldCharType="begin"/>
      </w:r>
      <w:r w:rsidR="00103800">
        <w:instrText xml:space="preserve"> ADDIN ZOTERO_ITEM CSL_CITATION {"citationID":"PlbQ2jTN","properties":{"formattedCitation":"[3]","plainCitation":"[3]","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103800">
        <w:fldChar w:fldCharType="separate"/>
      </w:r>
      <w:r w:rsidR="00103800" w:rsidRPr="00103800">
        <w:t>[3]</w:t>
      </w:r>
      <w:r w:rsidR="00103800">
        <w:fldChar w:fldCharType="end"/>
      </w:r>
      <w:r>
        <w:t>.</w:t>
      </w:r>
    </w:p>
    <w:p w14:paraId="4131A440" w14:textId="77777777" w:rsidR="009C09CC" w:rsidRDefault="009C09CC" w:rsidP="009C09CC">
      <w:pPr>
        <w:pStyle w:val="Textoindependiente"/>
        <w:spacing w:line="276" w:lineRule="auto"/>
        <w:ind w:left="820" w:right="162"/>
        <w:jc w:val="both"/>
      </w:pPr>
    </w:p>
    <w:p w14:paraId="28770025" w14:textId="0C6EEF89" w:rsidR="009C09CC" w:rsidRDefault="009C09CC" w:rsidP="009C09CC">
      <w:pPr>
        <w:pStyle w:val="Textoindependiente"/>
        <w:spacing w:line="276" w:lineRule="auto"/>
        <w:ind w:left="820" w:right="162"/>
        <w:jc w:val="both"/>
      </w:pPr>
      <w:proofErr w:type="spellStart"/>
      <w:r>
        <w:t>Wolter</w:t>
      </w:r>
      <w:proofErr w:type="spellEnd"/>
      <w:r>
        <w:t xml:space="preserve"> y Hanne (2024) utilizaron redes neuronales artificiales (ANN) para predecir los tiempos de servicio en la entrega de muebles con ensamblaje a domicilio. Aunque el contexto es distinto, el uso de ANN para predecir la duración de procesos complejos basado en múltiples variables es una técnica valiosa para este proyecto. En particular, la capacidad de ANN para manejar incertidumbre en los tiempos de entrega basada en características específicas de los pedidos puede ser directamente aplicable</w:t>
      </w:r>
      <w:r w:rsidR="00103800">
        <w:t xml:space="preserve"> </w:t>
      </w:r>
      <w:r w:rsidR="00103800">
        <w:fldChar w:fldCharType="begin"/>
      </w:r>
      <w:r w:rsidR="00103800">
        <w:instrText xml:space="preserve"> ADDIN ZOTERO_ITEM CSL_CITATION {"citationID":"k4F8570H","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103800">
        <w:fldChar w:fldCharType="separate"/>
      </w:r>
      <w:r w:rsidR="00103800" w:rsidRPr="00103800">
        <w:t>[4]</w:t>
      </w:r>
      <w:r w:rsidR="00103800">
        <w:fldChar w:fldCharType="end"/>
      </w:r>
      <w:r>
        <w:t>.</w:t>
      </w:r>
    </w:p>
    <w:p w14:paraId="784D5D8F" w14:textId="77777777" w:rsidR="009C09CC" w:rsidRDefault="009C09CC" w:rsidP="009C09CC">
      <w:pPr>
        <w:pStyle w:val="Textoindependiente"/>
        <w:spacing w:line="276" w:lineRule="auto"/>
        <w:ind w:left="820" w:right="162"/>
        <w:jc w:val="both"/>
      </w:pPr>
    </w:p>
    <w:p w14:paraId="4B0B3A26" w14:textId="7E29817A" w:rsidR="009C09CC" w:rsidRDefault="009C09CC" w:rsidP="009C09CC">
      <w:pPr>
        <w:pStyle w:val="Textoindependiente"/>
        <w:spacing w:line="276" w:lineRule="auto"/>
        <w:ind w:left="820" w:right="162"/>
        <w:jc w:val="both"/>
      </w:pPr>
      <w:proofErr w:type="spellStart"/>
      <w:r>
        <w:t>Maiti</w:t>
      </w:r>
      <w:proofErr w:type="spellEnd"/>
      <w:r>
        <w:t xml:space="preserve"> et al. (2014) propusieron un modelo basado en datos históricos para la predicción en tiempo real de la llegada de vehículos. Si bien este trabajo se centra en la predicción de tiempos de llegada de autobuses, su enfoque de utilizar solo un conjunto limitado de variables clave (trayectoria del vehículo y marcas de tiempo) para realizar predicciones precisas puede inspirar una arquitectura simplificada para el modelo de predicción de tiempos de entrega en la cadena de suministro. Este enfoque es particularmente útil cuando se busca un balance entre precisión y simplicidad operativa​</w:t>
      </w:r>
      <w:r w:rsidR="00103800">
        <w:t xml:space="preserve"> </w:t>
      </w:r>
      <w:r w:rsidR="00103800">
        <w:fldChar w:fldCharType="begin"/>
      </w:r>
      <w:r w:rsidR="00103800">
        <w:instrText xml:space="preserve"> ADDIN ZOTERO_ITEM CSL_CITATION {"citationID":"hn2VxpI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103800">
        <w:fldChar w:fldCharType="separate"/>
      </w:r>
      <w:r w:rsidR="00103800" w:rsidRPr="00103800">
        <w:t>[5]</w:t>
      </w:r>
      <w:r w:rsidR="00103800">
        <w:fldChar w:fldCharType="end"/>
      </w:r>
      <w:r w:rsidR="00103800">
        <w:t>.</w:t>
      </w:r>
    </w:p>
    <w:p w14:paraId="39EFBAEE" w14:textId="77777777" w:rsidR="009B2D80" w:rsidRDefault="009B2D80">
      <w:pPr>
        <w:pStyle w:val="Textoindependiente"/>
        <w:spacing w:before="3"/>
        <w:rPr>
          <w:sz w:val="25"/>
        </w:rPr>
      </w:pPr>
    </w:p>
    <w:p w14:paraId="3CE3030B" w14:textId="77777777" w:rsidR="009B2D80" w:rsidRDefault="00000000">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3B5A9A6E" w14:textId="77777777" w:rsidR="009B2D80" w:rsidRDefault="00000000">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000000">
      <w:pPr>
        <w:pStyle w:val="Ttulo2"/>
        <w:numPr>
          <w:ilvl w:val="0"/>
          <w:numId w:val="1"/>
        </w:numPr>
        <w:tabs>
          <w:tab w:val="left" w:pos="820"/>
        </w:tabs>
      </w:pPr>
      <w:r>
        <w:rPr>
          <w:color w:val="666666"/>
        </w:rPr>
        <w:t>Diferenciación del Proyecto</w:t>
      </w:r>
    </w:p>
    <w:p w14:paraId="06A4FB57" w14:textId="77777777" w:rsidR="009B2D80" w:rsidRDefault="00000000">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000000">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03800" w:rsidRDefault="00103800" w:rsidP="00103800">
      <w:pPr>
        <w:pStyle w:val="Bibliografa"/>
        <w:jc w:val="both"/>
        <w:rPr>
          <w:lang w:val="en-US"/>
        </w:rPr>
      </w:pPr>
      <w:r>
        <w:fldChar w:fldCharType="begin"/>
      </w:r>
      <w:r w:rsidRPr="00103800">
        <w:rPr>
          <w:lang w:val="en-US"/>
        </w:rPr>
        <w:instrText xml:space="preserve"> ADDIN ZOTERO_BIBL {"uncited":[],"omitted":[],"custom":[]} CSL_BIBLIOGRAPHY </w:instrText>
      </w:r>
      <w:r>
        <w:fldChar w:fldCharType="separate"/>
      </w:r>
      <w:r w:rsidRPr="00103800">
        <w:rPr>
          <w:lang w:val="en-US"/>
        </w:rPr>
        <w:t>[1]</w:t>
      </w:r>
      <w:r w:rsidRPr="00103800">
        <w:rPr>
          <w:lang w:val="en-US"/>
        </w:rPr>
        <w:tab/>
        <w:t xml:space="preserve">A. G. Banerjee, W. Yund, D. Yang, P. Koudal, J. Carbone, y J. Salvo, “A Hybrid Statistical Method for Accurate Prediction of Supplier Delivery Times of Aircraft Engine Parts”, en </w:t>
      </w:r>
      <w:r w:rsidRPr="00103800">
        <w:rPr>
          <w:i/>
          <w:iCs/>
          <w:lang w:val="en-US"/>
        </w:rPr>
        <w:t>Volume 1B: 35th Computers and Information in Engineering Conference</w:t>
      </w:r>
      <w:r w:rsidRPr="00103800">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03800">
        <w:rPr>
          <w:lang w:val="en-US"/>
        </w:rPr>
        <w:t>[2]</w:t>
      </w:r>
      <w:r w:rsidRPr="00103800">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03800">
        <w:rPr>
          <w:i/>
          <w:iCs/>
          <w:lang w:val="en-US"/>
        </w:rPr>
        <w:t>Supply Chain Anal.</w:t>
      </w:r>
      <w:r w:rsidRPr="00103800">
        <w:rPr>
          <w:lang w:val="en-US"/>
        </w:rPr>
        <w:t>, v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w:t>
      </w:r>
      <w:r w:rsidRPr="00103800">
        <w:rPr>
          <w:lang w:val="en-US"/>
        </w:rPr>
        <w:lastRenderedPageBreak/>
        <w:t xml:space="preserve">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000000">
      <w:pPr>
        <w:pStyle w:val="Ttulo1"/>
        <w:spacing w:before="87"/>
      </w:pPr>
      <w:r>
        <w:t>Rúbricas</w:t>
      </w:r>
    </w:p>
    <w:p w14:paraId="591EBA26" w14:textId="77777777" w:rsidR="009B2D80" w:rsidRDefault="00000000">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000000">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000000">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000000">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hyphenationZone w:val="425"/>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9B2D80"/>
    <w:rsid w:val="000477B1"/>
    <w:rsid w:val="00061665"/>
    <w:rsid w:val="0008360F"/>
    <w:rsid w:val="000875C4"/>
    <w:rsid w:val="000A604F"/>
    <w:rsid w:val="000A664E"/>
    <w:rsid w:val="000B4BDF"/>
    <w:rsid w:val="000E1C11"/>
    <w:rsid w:val="000F0195"/>
    <w:rsid w:val="00103190"/>
    <w:rsid w:val="00103800"/>
    <w:rsid w:val="00170731"/>
    <w:rsid w:val="00186C12"/>
    <w:rsid w:val="00211C2A"/>
    <w:rsid w:val="0022358D"/>
    <w:rsid w:val="0027563D"/>
    <w:rsid w:val="002D73E3"/>
    <w:rsid w:val="00332C88"/>
    <w:rsid w:val="00357992"/>
    <w:rsid w:val="0036105C"/>
    <w:rsid w:val="0038284F"/>
    <w:rsid w:val="003C5EB9"/>
    <w:rsid w:val="003F259E"/>
    <w:rsid w:val="003F318C"/>
    <w:rsid w:val="004336BA"/>
    <w:rsid w:val="004738D2"/>
    <w:rsid w:val="00490DE7"/>
    <w:rsid w:val="004F1EA0"/>
    <w:rsid w:val="00503A87"/>
    <w:rsid w:val="005138EF"/>
    <w:rsid w:val="00514783"/>
    <w:rsid w:val="00576658"/>
    <w:rsid w:val="00583580"/>
    <w:rsid w:val="005A1EC4"/>
    <w:rsid w:val="005B52C2"/>
    <w:rsid w:val="005B6FE8"/>
    <w:rsid w:val="005E20CE"/>
    <w:rsid w:val="005E34F0"/>
    <w:rsid w:val="005F33A3"/>
    <w:rsid w:val="00642956"/>
    <w:rsid w:val="00694BD1"/>
    <w:rsid w:val="006D1020"/>
    <w:rsid w:val="006D7A2B"/>
    <w:rsid w:val="006F44C6"/>
    <w:rsid w:val="007157B2"/>
    <w:rsid w:val="00753C4F"/>
    <w:rsid w:val="007635DF"/>
    <w:rsid w:val="007765A2"/>
    <w:rsid w:val="007B33D7"/>
    <w:rsid w:val="007D309D"/>
    <w:rsid w:val="007F7185"/>
    <w:rsid w:val="00862867"/>
    <w:rsid w:val="008D19D3"/>
    <w:rsid w:val="008F7291"/>
    <w:rsid w:val="00953919"/>
    <w:rsid w:val="00955858"/>
    <w:rsid w:val="00955C29"/>
    <w:rsid w:val="00960CFD"/>
    <w:rsid w:val="009B2D80"/>
    <w:rsid w:val="009C09CC"/>
    <w:rsid w:val="009C4D7A"/>
    <w:rsid w:val="009E5215"/>
    <w:rsid w:val="00A50309"/>
    <w:rsid w:val="00A9273C"/>
    <w:rsid w:val="00B166B6"/>
    <w:rsid w:val="00B51A52"/>
    <w:rsid w:val="00B8617C"/>
    <w:rsid w:val="00B9721B"/>
    <w:rsid w:val="00C0346C"/>
    <w:rsid w:val="00C10167"/>
    <w:rsid w:val="00C206F7"/>
    <w:rsid w:val="00C3532A"/>
    <w:rsid w:val="00C53E87"/>
    <w:rsid w:val="00CC56CA"/>
    <w:rsid w:val="00D60AD1"/>
    <w:rsid w:val="00D65812"/>
    <w:rsid w:val="00E240A2"/>
    <w:rsid w:val="00E61573"/>
    <w:rsid w:val="00E716C5"/>
    <w:rsid w:val="00E77C54"/>
    <w:rsid w:val="00EB28F7"/>
    <w:rsid w:val="00EE5E99"/>
    <w:rsid w:val="00EF61AF"/>
    <w:rsid w:val="00F02C8C"/>
    <w:rsid w:val="00F15FA4"/>
    <w:rsid w:val="00F24008"/>
    <w:rsid w:val="00F44F53"/>
    <w:rsid w:val="00F47F36"/>
    <w:rsid w:val="00FE5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4</TotalTime>
  <Pages>4</Pages>
  <Words>2747</Words>
  <Characters>1511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ME02 - Marco Teórico</vt:lpstr>
    </vt:vector>
  </TitlesOfParts>
  <Company/>
  <LinksUpToDate>false</LinksUpToDate>
  <CharactersWithSpaces>1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cp:lastModifiedBy>Andres Esteban Fonseca Galviz</cp:lastModifiedBy>
  <cp:revision>84</cp:revision>
  <dcterms:created xsi:type="dcterms:W3CDTF">2024-09-29T21:01:00Z</dcterms:created>
  <dcterms:modified xsi:type="dcterms:W3CDTF">2024-10-0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